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77777777"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 xml:space="preserve">divided into investment up to the point of pollination (pollen-attraction costs) versus investment in the seed and packaging and dispersal tissues (provisioning costs). </w:t>
      </w:r>
      <w:commentRangeStart w:id="2"/>
      <w:r w:rsidR="007A3329">
        <w:t>Each of these pools can be further divided into energy invested in tissues associated with ovules that progress to mature seeds (success costs) versus tissues that are aborted along the developmental traje</w:t>
      </w:r>
      <w:r w:rsidR="00802465">
        <w:t xml:space="preserve">ctory (discarded tissue costs). </w:t>
      </w:r>
      <w:commentRangeEnd w:id="2"/>
      <w:r w:rsidR="00262A45">
        <w:rPr>
          <w:rStyle w:val="CommentReference"/>
        </w:rPr>
        <w:commentReference w:id="2"/>
      </w:r>
      <w:r w:rsidR="00802465">
        <w:t xml:space="preserve">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w:t>
      </w:r>
      <w:r w:rsidR="00596C78">
        <w:t xml:space="preserve">It follows that studies using seed or fruit production as measures of reproductive investment underestimate RE by considerable amounts, tenfold to 500-fold among the species studied here. </w:t>
      </w:r>
      <w:r w:rsidR="00596C78">
        <w:t>While discarded tissue costs accounted for the largest proportion of RE for most species, success costs were not negligible.</w:t>
      </w:r>
      <w:r w:rsidR="00C64D51" w:rsidRPr="00C64D51">
        <w:t xml:space="preserve"> </w:t>
      </w:r>
      <w:r w:rsidR="00C64D51">
        <w:t>Among individuals within and</w:t>
      </w:r>
      <w:r w:rsidR="00C64D51">
        <w:t xml:space="preserve"> </w:t>
      </w:r>
      <w:r w:rsidR="00C64D51">
        <w:t>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63DD6BEC" w:rsidR="00262A45" w:rsidRDefault="00802465" w:rsidP="00262A45">
      <w:r>
        <w:lastRenderedPageBreak/>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of a fixed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floral construction costs, seedset and seed size, reflecting alternate strategies to maximize fitness. </w:t>
      </w:r>
      <w:commentRangeStart w:id="3"/>
      <w:r w:rsidR="00B24B98">
        <w:t>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w:t>
      </w:r>
      <w:commentRangeEnd w:id="3"/>
      <w:r w:rsidR="00262A45">
        <w:rPr>
          <w:rStyle w:val="CommentReference"/>
        </w:rPr>
        <w:commentReference w:id="3"/>
      </w:r>
      <w:r w:rsidR="00BB7229">
        <w:t xml:space="preserve">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w:t>
      </w:r>
      <w:proofErr w:type="spellStart"/>
      <w:r w:rsidRPr="000B50E7">
        <w:rPr>
          <w:rFonts w:cs="Times New Roman"/>
        </w:rPr>
        <w:t>Obeso</w:t>
      </w:r>
      <w:proofErr w:type="spellEnd"/>
      <w:r w:rsidRPr="000B50E7">
        <w:rPr>
          <w:rFonts w:cs="Times New Roman"/>
        </w:rPr>
        <w:t xml:space="preserve">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w:t>
      </w:r>
      <w:r w:rsidR="00210508" w:rsidRPr="003C3342">
        <w:lastRenderedPageBreak/>
        <w:t xml:space="preserve">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61EDD6C"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Throughout the manuscript “costs” indicates investment per seed matured, while “investment” refers to total dry weight invested in a structure.</w:t>
      </w:r>
      <w:r w:rsidR="00944F26">
        <w:t xml:space="preserve"> </w:t>
      </w:r>
    </w:p>
    <w:p w14:paraId="7177289A" w14:textId="27F8E679" w:rsidR="00F51CF7" w:rsidRDefault="00F51CF7" w:rsidP="00F51CF7">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 xml:space="preserve">(Bierzychudek 1981; Stephenson 1981; Sutherland 1986; Burd 1994; Ramsey 1997; Obeso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Burd 2008; Rosenheim, Schreiber &amp; Williams 2015)</w:t>
      </w:r>
      <w:r w:rsidRPr="003C3342">
        <w:fldChar w:fldCharType="end"/>
      </w:r>
      <w:r>
        <w:t xml:space="preserve">. </w:t>
      </w:r>
    </w:p>
    <w:p w14:paraId="656C6D7C" w14:textId="1356EFE2" w:rsidR="00C70B23"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Together these yield hypotheses on how energy allocation should differ systematically with respect to seed size.</w:t>
      </w:r>
    </w:p>
    <w:p w14:paraId="46C96615" w14:textId="42199F06" w:rsidR="00CF3967" w:rsidRDefault="00085F30" w:rsidP="00FF02E0">
      <w:r>
        <w:rPr>
          <w:b/>
        </w:rPr>
        <w:lastRenderedPageBreak/>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w:t>
      </w:r>
      <w:proofErr w:type="spellStart"/>
      <w:r w:rsidR="007616B9" w:rsidRPr="007616B9">
        <w:rPr>
          <w:rFonts w:cs="Times New Roman"/>
        </w:rPr>
        <w:t>Sadras</w:t>
      </w:r>
      <w:proofErr w:type="spellEnd"/>
      <w:r w:rsidR="007616B9" w:rsidRPr="007616B9">
        <w:rPr>
          <w:rFonts w:cs="Times New Roman"/>
        </w:rPr>
        <w:t xml:space="preserve"> 2007)</w:t>
      </w:r>
      <w:r w:rsidR="00181612">
        <w:fldChar w:fldCharType="end"/>
      </w:r>
      <w:r w:rsidR="004F6B6D">
        <w:t xml:space="preserve"> (Figure 1b)</w:t>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w:t>
      </w:r>
      <w:r w:rsidR="004F6B6D">
        <w:t>having 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0DB65AFF" w:rsidR="0015698B" w:rsidRDefault="00B24069" w:rsidP="0015698B">
      <w:r>
        <w:t>While well</w:t>
      </w:r>
      <w:r w:rsidR="004F6B6D">
        <w:t xml:space="preserve"> </w:t>
      </w:r>
      <w:r>
        <w:t xml:space="preserve">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15698B">
        <w:t xml:space="preserve">First, within a given amount of energy spent to mature ovules to the point of pollination, there should be a trade-off between pollen-attraction costs per ovule and the number of ovules that are displayed to pollinators (Figure 1b). </w:t>
      </w:r>
      <w:r w:rsidR="00B846EB">
        <w:t xml:space="preserve">Species with higher pollen-attraction costs will </w:t>
      </w:r>
      <w:r w:rsidR="00524161">
        <w:t xml:space="preserve">inevitably </w:t>
      </w:r>
      <w:r w:rsidR="00B846EB">
        <w:t xml:space="preserve">produce fewer ovules. </w:t>
      </w:r>
      <w:r w:rsidR="0015698B">
        <w:t xml:space="preserve">Second, within a given total expenditure on reproduction, there should be a trade-off between seed count and total reproductive costs per seed matured </w:t>
      </w:r>
      <w:commentRangeStart w:id="4"/>
      <w:r w:rsidR="0015698B">
        <w:t>(Figure 1b)</w:t>
      </w:r>
      <w:commentRangeEnd w:id="4"/>
      <w:r w:rsidR="0015698B">
        <w:rPr>
          <w:rStyle w:val="CommentReference"/>
        </w:rPr>
        <w:commentReference w:id="4"/>
      </w:r>
      <w:r w:rsidR="0015698B">
        <w:t xml:space="preserve">. </w:t>
      </w:r>
      <w:r w:rsidR="00550304">
        <w:t xml:space="preserve">This trade-off is </w:t>
      </w:r>
      <w:r w:rsidR="00694609">
        <w:t xml:space="preserve">similar </w:t>
      </w:r>
      <w:r w:rsidR="00550304">
        <w:t xml:space="preserve">to the seed size-seed count trade-off, but includes all </w:t>
      </w:r>
      <w:r w:rsidR="006111CA">
        <w:t xml:space="preserve">of a plants reproductive energy expenditures </w:t>
      </w:r>
      <w:r w:rsidR="00550304">
        <w:t>to construct a seed, not just the seed weight itself.</w:t>
      </w:r>
      <w:r w:rsidR="009603D7">
        <w:t xml:space="preserve"> Both trade-offs </w:t>
      </w:r>
      <w:r w:rsidR="00550304">
        <w:t xml:space="preserve">are predicted to </w:t>
      </w:r>
      <w:r w:rsidR="009603D7">
        <w:t xml:space="preserve">have a slope = -1, but the </w:t>
      </w:r>
      <w:r w:rsidR="0015698B">
        <w:t xml:space="preserve">trade-off between </w:t>
      </w:r>
      <w:r w:rsidR="009603D7">
        <w:t xml:space="preserve">pollen-attraction costs </w:t>
      </w:r>
      <w:bookmarkStart w:id="5" w:name="_GoBack"/>
      <w:bookmarkEnd w:id="5"/>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commentRangeStart w:id="6"/>
      <w:r w:rsidR="0015698B">
        <w:t xml:space="preserve">Species variation in seedset, the ratio of seed count to ovule count, provides the link between these two </w:t>
      </w:r>
      <w:proofErr w:type="gramStart"/>
      <w:r w:rsidR="0015698B">
        <w:t>trade-</w:t>
      </w:r>
      <w:proofErr w:type="gramEnd"/>
      <w:r w:rsidR="0015698B">
        <w:t xml:space="preserve">offs, and is itself one of the axes in the trade-off described below. </w:t>
      </w:r>
      <w:commentRangeEnd w:id="6"/>
      <w:r w:rsidR="0015698B">
        <w:rPr>
          <w:rStyle w:val="CommentReference"/>
        </w:rPr>
        <w:commentReference w:id="6"/>
      </w:r>
    </w:p>
    <w:p w14:paraId="576CB02E" w14:textId="58D056B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w:t>
      </w:r>
      <w:proofErr w:type="gramStart"/>
      <w:r w:rsidRPr="003C3342">
        <w:t>provisioning</w:t>
      </w:r>
      <w:proofErr w:type="gramEnd"/>
      <w:r w:rsidRPr="003C3342">
        <w:t xml:space="preserve">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94074D">
        <w: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94074D" w:rsidRPr="0094074D">
        <w:rPr>
          <w:rFonts w:cs="Times New Roman"/>
        </w:rPr>
        <w:t xml:space="preserve">(Rosenheim </w:t>
      </w:r>
      <w:r w:rsidR="0094074D" w:rsidRPr="0094074D">
        <w:rPr>
          <w:rFonts w:cs="Times New Roman"/>
          <w:i/>
          <w:iCs/>
        </w:rPr>
        <w:t>et al.</w:t>
      </w:r>
      <w:r w:rsidR="0094074D" w:rsidRPr="0094074D">
        <w:rPr>
          <w:rFonts w:cs="Times New Roman"/>
        </w:rPr>
        <w:t xml:space="preserve"> 2014; Burd 2016; Rosenheim </w:t>
      </w:r>
      <w:r w:rsidR="0094074D" w:rsidRPr="0094074D">
        <w:rPr>
          <w:rFonts w:cs="Times New Roman"/>
          <w:i/>
          <w:iCs/>
        </w:rPr>
        <w:t>et al.</w:t>
      </w:r>
      <w:r w:rsidR="0094074D" w:rsidRPr="0094074D">
        <w:rPr>
          <w:rFonts w:cs="Times New Roman"/>
        </w:rPr>
        <w:t xml:space="preserve">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023D26E4"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urable, it will be able to respond with high seed production. </w:t>
      </w:r>
      <w:r w:rsidR="00550304">
        <w:t>Since an optimist</w:t>
      </w:r>
      <w:r w:rsidR="004F6B6D">
        <w:t>, in average years,</w:t>
      </w:r>
      <w:r w:rsidR="00550304">
        <w:t xml:space="preserve">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xml:space="preserve">, </w:t>
      </w:r>
      <w:commentRangeStart w:id="7"/>
      <w:r w:rsidR="00C70B23">
        <w:t>often as a result of pollen limitation</w:t>
      </w:r>
      <w:commentRangeEnd w:id="7"/>
      <w:r w:rsidR="004F6B6D">
        <w:rPr>
          <w:rStyle w:val="CommentReference"/>
        </w:rPr>
        <w:commentReference w:id="7"/>
      </w:r>
      <w:r w:rsidR="00C70B23">
        <w:t>.</w:t>
      </w:r>
      <w:r w:rsidR="00C70B23" w:rsidRPr="003C3342">
        <w:t xml:space="preserve"> </w:t>
      </w:r>
    </w:p>
    <w:p w14:paraId="65F85BB9" w14:textId="4366E854"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u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w:t>
      </w:r>
      <w:r w:rsidR="000B2E8D">
        <w:t>However among these processes, it is selective abortion that is expected to be stronger in species with a relatively higher ovule count, i.e. parental optimists.</w:t>
      </w:r>
      <w:r w:rsidR="0067148D">
        <w:t>)</w:t>
      </w:r>
    </w:p>
    <w:p w14:paraId="0BC10F31" w14:textId="33C1DE44" w:rsidR="0012287A" w:rsidRDefault="008D5690" w:rsidP="008D5690">
      <w:r>
        <w:t xml:space="preserve">The </w:t>
      </w:r>
      <w:r w:rsidR="006A0EE8">
        <w:t xml:space="preserve">trade-offs </w:t>
      </w:r>
      <w:r>
        <w:t xml:space="preserve">described </w:t>
      </w:r>
      <w:r w:rsidR="000B2E8D">
        <w:t xml:space="preserve">involve </w:t>
      </w:r>
      <w:r w:rsidR="006A0EE8">
        <w:t>different reproductive tissue</w:t>
      </w:r>
      <w:r w:rsidR="000B2E8D">
        <w:t>s</w:t>
      </w:r>
      <w:r w:rsidR="006A0EE8">
        <w:t>, but represent the same r</w:t>
      </w:r>
      <w:r w:rsidR="0067148D">
        <w:t>eproductive strategy continuum</w:t>
      </w:r>
      <w:r>
        <w:t xml:space="preserve">. At one end of the spectrum are species that produce relatively few, </w:t>
      </w:r>
      <w:r w:rsidR="000B2E8D">
        <w:t xml:space="preserve">but </w:t>
      </w:r>
      <w:r>
        <w:t xml:space="preserve">large seeds, and have low seedset. They display greater </w:t>
      </w:r>
      <w:r w:rsidR="000B2E8D">
        <w:t>selectivity</w:t>
      </w:r>
      <w:r w:rsidR="000B2E8D" w:rsidDel="000B2E8D">
        <w:t xml:space="preserve"> </w:t>
      </w:r>
      <w:r>
        <w:t xml:space="preserve">in which zygotes to provision, since they are investing more energy in each offspring and maturing fewer seeds. These species invest </w:t>
      </w:r>
      <w:r w:rsidR="000B2E8D">
        <w:t xml:space="preserve">relatively </w:t>
      </w:r>
      <w:r>
        <w:t>more in seed provisioning and relatively less in pollen attraction</w:t>
      </w:r>
      <w:r w:rsidR="001D74F4">
        <w:t xml:space="preserve"> per ovule</w:t>
      </w:r>
      <w:r>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3E8A4DE3"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w:t>
      </w:r>
      <w:r w:rsidR="00DB0EBC">
        <w:t>1d</w:t>
      </w:r>
      <w:r w:rsidR="00702F29">
        <w:t xml:space="preserve">). </w:t>
      </w:r>
      <w:r w:rsidR="00DB0EBC">
        <w:t>2</w:t>
      </w:r>
      <w:r w:rsidR="001D74F4">
        <w:t>) O</w:t>
      </w:r>
      <w:r w:rsidR="00702F29">
        <w:t xml:space="preserve">nce large-seeded species begin provisioning a zygote they are more likely to successfully create a viable seed, such that the proportion of total provisioning investment allocated to successful tissues versus discarded </w:t>
      </w:r>
      <w:r w:rsidR="00702F29">
        <w:lastRenderedPageBreak/>
        <w:t>tissues</w:t>
      </w:r>
      <w:r w:rsidR="00013152">
        <w:t xml:space="preserve"> should be higher in large-seeded species (Figure 1e). </w:t>
      </w:r>
      <w:r w:rsidR="00DB0EBC">
        <w:t xml:space="preserve">3) With increased seed size, species spend a decreasing proportion of their success costs on pollen-attraction costs, as they are expected to produce a large number of inexpensive ovules (Figure 1f).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2165D7A0"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w:t>
      </w:r>
      <w:r w:rsidR="000B2E8D">
        <w:t xml:space="preserve"> </w:t>
      </w:r>
      <w:r>
        <w:t xml:space="preserve">For </w:t>
      </w:r>
      <w:r>
        <w:lastRenderedPageBreak/>
        <w:t xml:space="preserve">this purpose we consider </w:t>
      </w:r>
      <w:r w:rsidR="001D74F4">
        <w:t xml:space="preserve">variables including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5700F03"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lastRenderedPageBreak/>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0DDAC3B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 xml:space="preserve">was quite variable. The exact flowering parts considered varied considerably by species </w:t>
      </w:r>
      <w:r w:rsidRPr="003C3342">
        <w:lastRenderedPageBreak/>
        <w:t>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5ED9FF0"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944994">
        <w:t>weights 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70E7B129" w:rsidR="00A214E8" w:rsidRDefault="000D0446" w:rsidP="003C3342">
      <w:r>
        <w:t>To calculate the three success costs components, pollen-attraction costs, packaging and dispersal costs, and seed weight</w:t>
      </w:r>
      <w:r w:rsidR="0070304C">
        <w:t>,</w:t>
      </w:r>
      <w:r>
        <w:t xml:space="preserve"> the unit weight of reproductive parts required for the successful creation and provisioning of a single propagule were summed together. For pollen-attraction tissues, unit weight was determined by dividing the mass of the part at the time of pollination by the number of ovules it supported. </w:t>
      </w:r>
      <w:r w:rsidR="00944994">
        <w:t>All calculations make the assumption that each species produces a fix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lastRenderedPageBreak/>
        <w:t xml:space="preserve">weight was calculated by dividing the mass of the part at seed maturity by the number of seeds it supported. </w:t>
      </w:r>
      <w:r w:rsidR="000611F0">
        <w:t xml:space="preserve">For seed weight, we chose to designate the endosperm and embryo as the primary reproductive unit, for it provides a consistent comparison of tissue weights across species. It is hereafter referred to as </w:t>
      </w:r>
      <w:r w:rsidR="000611F0" w:rsidRPr="00563A09">
        <w:rPr>
          <w:i/>
        </w:rPr>
        <w:t>seed size</w:t>
      </w:r>
      <w:r w:rsidR="000611F0">
        <w:t xml:space="preserve">. In contrast, the propagule includes the seed coat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37FB71D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57C3E306" w:rsidR="008F4107" w:rsidRPr="003C3342" w:rsidRDefault="008F4107" w:rsidP="007444C4">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0AB0D88"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lastRenderedPageBreak/>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4F55EE36"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oddly 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w:t>
      </w:r>
      <w:r w:rsidR="004B2A69">
        <w:lastRenderedPageBreak/>
        <w:t xml:space="preserve">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29411136"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007746">
        <w:t xml:space="preserve">1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t>Correlates with total reproductive investment</w:t>
      </w:r>
    </w:p>
    <w:p w14:paraId="1FD9F66F" w14:textId="2D09918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lastRenderedPageBreak/>
        <w:t>investment was only rather loosely correlated with total reproductive investment, both within and across species (</w:t>
      </w:r>
      <w:r w:rsidR="00514CFB" w:rsidRPr="003C3342">
        <w:t xml:space="preserve">Tables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AAC5C5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note that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seed count) versus all reproductive tissues was just 0.</w:t>
      </w:r>
      <w:r w:rsidR="00E24109" w:rsidRPr="003C3342">
        <w:t>7</w:t>
      </w:r>
      <w:r w:rsidR="00E24109">
        <w:t>3</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E24109">
        <w:t>73</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lastRenderedPageBreak/>
        <w:t>Discussion</w:t>
      </w:r>
    </w:p>
    <w:p w14:paraId="69DDA0FC" w14:textId="4E1EE7AE" w:rsidR="00C9538A" w:rsidRPr="003C3342" w:rsidRDefault="00D345B6" w:rsidP="00DC5FAD">
      <w:r>
        <w:t xml:space="preserve">There </w:t>
      </w:r>
      <w:r w:rsidR="00EE1B6F">
        <w:t xml:space="preserve">were </w:t>
      </w:r>
      <w:r w:rsidR="00C1180B">
        <w:t xml:space="preserve">four </w:t>
      </w:r>
      <w:r>
        <w:t xml:space="preserve">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w:t>
      </w:r>
      <w:r w:rsidR="00E24109">
        <w:t>0.2</w:t>
      </w:r>
      <w:r w:rsidRPr="003C3342">
        <w:t>-</w:t>
      </w:r>
      <w:r w:rsidR="00E24109">
        <w:t>4</w:t>
      </w:r>
      <w:r w:rsidRPr="003C3342">
        <w:t xml:space="preserve">% of </w:t>
      </w:r>
      <w:r w:rsidR="00EE1B6F">
        <w:t>RE</w:t>
      </w:r>
      <w:r w:rsidRPr="003C3342">
        <w:t xml:space="preserve"> going to </w:t>
      </w:r>
      <w:r>
        <w:t xml:space="preserve">seeds </w:t>
      </w:r>
      <w:r w:rsidRPr="003C3342">
        <w:t xml:space="preserve">versus other reproductive tissues (Table 1). Even the individual with the lowest accessory costs invested just </w:t>
      </w:r>
      <w:r w:rsidR="00E24109">
        <w:t>9.5</w:t>
      </w:r>
      <w:r w:rsidRPr="003C3342">
        <w:t xml:space="preserve">% of its </w:t>
      </w:r>
      <w:r w:rsidR="00EE1B6F">
        <w:t>RE</w:t>
      </w:r>
      <w:r w:rsidRPr="003C3342">
        <w:t xml:space="preserve"> into the </w:t>
      </w:r>
      <w:r>
        <w:t xml:space="preserve">seed </w:t>
      </w:r>
      <w:r w:rsidRPr="003C3342">
        <w:t xml:space="preserve">itself. </w:t>
      </w:r>
      <w:r>
        <w:t xml:space="preserve">Second, </w:t>
      </w:r>
      <w:r w:rsidR="008E625C">
        <w:t xml:space="preserve">there existed trade-offs between ovule count and pollen-attraction costs and between seed count and total </w:t>
      </w:r>
      <w:r w:rsidR="006111CA">
        <w:t>reproductive costs</w:t>
      </w:r>
      <w:r w:rsidR="0014546F">
        <w:t xml:space="preserve">. The trade-offs indicate there </w:t>
      </w:r>
      <w:r w:rsidR="008E625C">
        <w:t>exists a fixed pool of energy to invest and species differ in the relative cost of a part versus the number of parts they can produce</w:t>
      </w:r>
      <w:r w:rsidR="00B95004">
        <w:t xml:space="preserve">. We also </w:t>
      </w:r>
      <w:r w:rsidR="008E625C">
        <w:t>observed a trade-off between choosiness, the inverse of seedset, and pollen-attraction costs: species that expend less energy to produce an ovule pro</w:t>
      </w:r>
      <w:r w:rsidR="00DC5FAD">
        <w:t>duce a greater excess of ovules</w:t>
      </w:r>
      <w:r w:rsidR="00BA2D11">
        <w:t xml:space="preserve">. These are species at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BA2D11">
        <w:t xml:space="preserve">which have </w:t>
      </w:r>
      <w:r>
        <w:t>proportionally costlier provisioning tissues relative to pollen attraction tissues</w:t>
      </w:r>
      <w:r w:rsidR="00DC5FAD">
        <w:t xml:space="preserve"> </w:t>
      </w:r>
      <w:r w:rsidR="00DC5FAD">
        <w:fldChar w:fldCharType="begin"/>
      </w:r>
      <w:r w:rsidR="00DC5FAD">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DC5FAD">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w:t>
      </w:r>
      <w:r w:rsidR="00DC5FAD">
        <w:fldChar w:fldCharType="end"/>
      </w:r>
      <w:r>
        <w:t xml:space="preserve">. </w:t>
      </w:r>
      <w:r w:rsidR="00DD6F6E">
        <w:t>In combination</w:t>
      </w:r>
      <w:r w:rsidR="00C1180B">
        <w:t>, these trade-offs lead to systematic differences in the way energy is allocated across species</w:t>
      </w:r>
      <w:r w:rsidR="00DD6F6E">
        <w:t>, our third outcome.</w:t>
      </w:r>
      <w:r w:rsidR="00C1180B">
        <w:t xml:space="preserve"> </w:t>
      </w:r>
      <w:r w:rsidR="00DD6F6E">
        <w:t>T</w:t>
      </w:r>
      <w:r w:rsidR="00C9538A">
        <w:t xml:space="preserve">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DD6F6E">
        <w:t xml:space="preserve">fourth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368A8ED5" w:rsidR="00A75365" w:rsidRDefault="00C75A1E" w:rsidP="00A75365">
      <w:r>
        <w:t>All species in this study allocated an</w:t>
      </w:r>
      <w:r w:rsidR="007D50A3">
        <w:t xml:space="preserve"> enormous proportion of </w:t>
      </w:r>
      <w:r w:rsidR="00EE1B6F">
        <w:t>RE</w:t>
      </w:r>
      <w:r w:rsidR="007D50A3">
        <w:t xml:space="preserve"> to accessory costs, both </w:t>
      </w:r>
      <w:r w:rsidR="00E24109">
        <w:t xml:space="preserve">the </w:t>
      </w:r>
      <w:r w:rsidR="00E24109" w:rsidRPr="0094074D">
        <w:t>success costs</w:t>
      </w:r>
      <w:r>
        <w:t xml:space="preserve"> </w:t>
      </w:r>
      <w:r w:rsidR="007D50A3">
        <w:t xml:space="preserve">and </w:t>
      </w:r>
      <w:r w:rsidR="009A035F">
        <w:t>discarded</w:t>
      </w:r>
      <w:r w:rsidR="007D50A3">
        <w:t xml:space="preserve"> tissues (</w:t>
      </w:r>
      <w:r w:rsidR="00A27A66">
        <w:t xml:space="preserve">Figure 1a, </w:t>
      </w:r>
      <w:r w:rsidR="007D50A3">
        <w:t xml:space="preserve">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2014; Wenk &amp; Falster 2015)</w:t>
      </w:r>
      <w:r w:rsidR="00041DFE" w:rsidRPr="003C3342">
        <w:t>.</w:t>
      </w:r>
      <w:r w:rsidR="007D50A3">
        <w:t xml:space="preserve"> </w:t>
      </w:r>
      <w:r w:rsidR="007D50A3">
        <w:lastRenderedPageBreak/>
        <w:t xml:space="preserve">For example, </w:t>
      </w:r>
      <w:r w:rsidR="007D50A3" w:rsidRPr="003C3342">
        <w:t>studies seeking to estimate the cost of reproduction, may reach erroneous conclusions if they record only shifts in seed production year upon year, ignoring investment in accessory tissues</w:t>
      </w:r>
      <w:r w:rsidR="0094074D">
        <w:t xml:space="preserve"> </w:t>
      </w:r>
      <w:r w:rsidR="0094074D">
        <w:fldChar w:fldCharType="begin"/>
      </w:r>
      <w:r w:rsidR="0094074D">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rsidR="0094074D">
        <w:fldChar w:fldCharType="separate"/>
      </w:r>
      <w:r w:rsidR="0094074D" w:rsidRPr="0094074D">
        <w:rPr>
          <w:rFonts w:cs="Times New Roman"/>
        </w:rPr>
        <w:t>(Obeso 2002)</w:t>
      </w:r>
      <w:r w:rsidR="0094074D">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181612" w:rsidRPr="00181612">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w:t>
      </w:r>
      <w:r w:rsidR="0014546F">
        <w:t xml:space="preserve">account for </w:t>
      </w:r>
      <w:r w:rsidR="00A75365">
        <w:t xml:space="preserve">all </w:t>
      </w:r>
      <w:r w:rsidR="00CF6A00">
        <w:t xml:space="preserve">pools </w:t>
      </w:r>
      <w:r w:rsidR="00EE1B6F">
        <w:t xml:space="preserve">of </w:t>
      </w:r>
      <w:r w:rsidR="00930F90">
        <w:t xml:space="preserve">accessory </w:t>
      </w:r>
      <w:r w:rsidR="00EE1B6F">
        <w:t>tissues</w:t>
      </w:r>
      <w:r w:rsidR="00DD6F6E">
        <w:t xml:space="preserve"> since </w:t>
      </w:r>
      <w:r w:rsidR="00CF6A00">
        <w:t xml:space="preserve">both </w:t>
      </w:r>
      <w:r w:rsidR="009A035F">
        <w:t>discarded</w:t>
      </w:r>
      <w:r w:rsidR="00CF6A00">
        <w:t xml:space="preserve"> tissue costs and </w:t>
      </w:r>
      <w:r w:rsidR="000B002E">
        <w:t xml:space="preserve">success </w:t>
      </w:r>
      <w:r w:rsidR="00CF6A00">
        <w:t>cost</w:t>
      </w:r>
      <w:r w:rsidR="00EE1B6F">
        <w:t xml:space="preserve"> components </w:t>
      </w:r>
      <w:r w:rsidR="00CF6A00">
        <w:t>(see Figure 1</w:t>
      </w:r>
      <w:r w:rsidR="007A1477">
        <w:t>a</w:t>
      </w:r>
      <w:r w:rsidR="00CF6A00">
        <w:t xml:space="preserve"> for definitions) contributed to the high accessory costs</w:t>
      </w:r>
      <w:r w:rsidR="007A1477">
        <w:t xml:space="preserve"> (Table 1)</w:t>
      </w:r>
      <w:r w:rsidR="00CF6A00">
        <w:t>.</w:t>
      </w:r>
    </w:p>
    <w:p w14:paraId="14C42988" w14:textId="70249247" w:rsidR="006666E1" w:rsidRDefault="006666E1" w:rsidP="006666E1">
      <w:r>
        <w:t>The study species have diverse floral and fruiting structures, such that disparate tissues comprise success cost expenditures in different species</w:t>
      </w:r>
      <w:r w:rsidR="00DD6F6E">
        <w:t xml:space="preserve"> </w:t>
      </w:r>
      <w:r w:rsidR="00DD6F6E" w:rsidRPr="003C3342">
        <w:t>(Figure 1</w:t>
      </w:r>
      <w:r w:rsidR="00DD6F6E">
        <w:t>a</w:t>
      </w:r>
      <w:r w:rsidR="00DD6F6E"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optimize seed production</w:t>
      </w:r>
      <w:r w:rsidR="00A27A66">
        <w:t xml:space="preserve"> and survival</w:t>
      </w:r>
      <w:r>
        <w:t>.</w:t>
      </w:r>
      <w:r w:rsidRPr="003C3342">
        <w:t xml:space="preserve"> </w:t>
      </w:r>
    </w:p>
    <w:p w14:paraId="479F0A13" w14:textId="78D05AFB" w:rsidR="009F6139" w:rsidRDefault="006666E1" w:rsidP="009F6139">
      <w:r>
        <w:t>Discarded tissues, those tissues associated with ovules that abort instead of developing into a mature seed are the complement to success investment and f</w:t>
      </w:r>
      <w:r w:rsidR="00731F33" w:rsidRPr="006733A1">
        <w:t>or</w:t>
      </w:r>
      <w:r w:rsidR="00731F33">
        <w:t xml:space="preserve"> 12 of the 14 study species, </w:t>
      </w:r>
      <w:r w:rsidR="009A035F">
        <w:t>discarded</w:t>
      </w:r>
      <w:r w:rsidR="00731F33">
        <w:t xml:space="preserve"> tissues</w:t>
      </w:r>
      <w:r>
        <w:t xml:space="preserve"> accounted for more than 60% of total reproductive investment</w:t>
      </w:r>
      <w:r w:rsidR="00731F33">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 xml:space="preserve">the two species with </w:t>
      </w:r>
      <w:r>
        <w:t xml:space="preserve">very </w:t>
      </w:r>
      <w:r w:rsidR="00CF6A00">
        <w:t>high energy investment in woody 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 xml:space="preserve">buds and flowers that were aborted before seed provisioning became </w:t>
      </w:r>
      <w:r w:rsidR="006733A1" w:rsidRPr="003C3342">
        <w:lastRenderedPageBreak/>
        <w:t>substantial</w:t>
      </w:r>
      <w:r w:rsidR="006733A1">
        <w:t xml:space="preserve"> (</w:t>
      </w:r>
      <w:r w:rsidR="007A1477">
        <w:t>Table 1</w:t>
      </w:r>
      <w:r w:rsidR="006733A1">
        <w:t xml:space="preserve">).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181612" w:rsidRPr="00181612">
        <w:rPr>
          <w:rFonts w:cs="Times New Roman"/>
        </w:rPr>
        <w:t xml:space="preserve">(Stephenson 1981; Sutherland 1986; Ramirez &amp; Berry 1997; Knight </w:t>
      </w:r>
      <w:r w:rsidR="00181612" w:rsidRPr="00181612">
        <w:rPr>
          <w:rFonts w:cs="Times New Roman"/>
          <w:i/>
          <w:iCs/>
        </w:rPr>
        <w:t>et al.</w:t>
      </w:r>
      <w:r w:rsidR="00181612" w:rsidRPr="00181612">
        <w:rPr>
          <w:rFonts w:cs="Times New Roman"/>
        </w:rPr>
        <w:t xml:space="preserve"> 2005)</w:t>
      </w:r>
      <w:r w:rsidR="009F6139" w:rsidRPr="003C3342">
        <w:fldChar w:fldCharType="end"/>
      </w:r>
      <w:r w:rsidR="007C209F">
        <w:t>.</w:t>
      </w:r>
      <w:r w:rsidR="00B04B52">
        <w:t xml:space="preserve"> </w:t>
      </w:r>
      <w:r w:rsidR="00E045F3">
        <w:t>H</w:t>
      </w:r>
      <w:r w:rsidR="005C653D">
        <w:t xml:space="preserve">igh discarded costs should not be considered a pointless cost to plants: </w:t>
      </w:r>
      <w:r w:rsidR="00E045F3">
        <w:t>plants should have evolved to produce the number of ovules that leads to the number of zygotes they are able to provision. Having a surplus of ovules may help with attracting pollinators or allow the plant to be selective about which zygotes to mature. Indeed, e</w:t>
      </w:r>
      <w:r w:rsidR="009F6139">
        <w:t xml:space="preserve">xplanations for </w:t>
      </w:r>
      <w:r w:rsidR="00B04B52">
        <w:t xml:space="preserve">the abortion of a large number of </w:t>
      </w:r>
      <w:r w:rsidR="007A1477">
        <w:t xml:space="preserve">mature </w:t>
      </w:r>
      <w:r w:rsidR="00B04B52">
        <w:t>ovules</w:t>
      </w:r>
      <w:r w:rsidR="009F6139">
        <w:t xml:space="preserve"> </w:t>
      </w:r>
      <w:r w:rsidR="007A1477">
        <w:t xml:space="preserve">near the time of pollination </w:t>
      </w:r>
      <w:r w:rsidR="009F6139">
        <w:t xml:space="preserve">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524161">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009F6139" w:rsidRPr="003C3342">
        <w:fldChar w:fldCharType="separate"/>
      </w:r>
      <w:r w:rsidR="00181612" w:rsidRPr="00181612">
        <w:rPr>
          <w:rFonts w:cs="Times New Roman"/>
        </w:rPr>
        <w:t xml:space="preserve">(Ashman </w:t>
      </w:r>
      <w:r w:rsidR="00181612" w:rsidRPr="00181612">
        <w:rPr>
          <w:rFonts w:cs="Times New Roman"/>
          <w:i/>
          <w:iCs/>
        </w:rPr>
        <w:t>et al.</w:t>
      </w:r>
      <w:r w:rsidR="00181612" w:rsidRPr="00181612">
        <w:rPr>
          <w:rFonts w:cs="Times New Roman"/>
        </w:rPr>
        <w:t xml:space="preserve"> 2004; Knight </w:t>
      </w:r>
      <w:r w:rsidR="00181612" w:rsidRPr="00181612">
        <w:rPr>
          <w:rFonts w:cs="Times New Roman"/>
          <w:i/>
          <w:iCs/>
        </w:rPr>
        <w:t>et al.</w:t>
      </w:r>
      <w:r w:rsidR="00181612" w:rsidRPr="00181612">
        <w:rPr>
          <w:rFonts w:cs="Times New Roman"/>
        </w:rPr>
        <w:t xml:space="preserve"> 2005; Ruane, Rotzin &amp; Congleton 2014)</w:t>
      </w:r>
      <w:r w:rsidR="009F6139" w:rsidRPr="003C3342">
        <w:fldChar w:fldCharType="end"/>
      </w:r>
      <w:r w:rsidR="009F6139" w:rsidRPr="003C3342">
        <w:t>.</w:t>
      </w:r>
      <w:r w:rsidR="009F6139">
        <w:t xml:space="preserve"> </w:t>
      </w:r>
      <w:r w:rsidR="00E045F3">
        <w:t>Additional zygotes will be lost during the provisioning period due to</w:t>
      </w:r>
      <w:r w:rsidR="00D53849">
        <w:t xml:space="preserve"> factors including</w:t>
      </w:r>
      <w:r w:rsidR="00E045F3">
        <w:t xml:space="preserve"> insect attack and poor environmental conditions.</w:t>
      </w:r>
    </w:p>
    <w:p w14:paraId="22E99958" w14:textId="2D7B6BE7" w:rsidR="003A0B41" w:rsidRPr="003C3342" w:rsidRDefault="003A5E17" w:rsidP="00A50540">
      <w:r w:rsidRPr="003C3342">
        <w:t>In the following section</w:t>
      </w:r>
      <w:r w:rsidR="007616B9">
        <w:t>s</w:t>
      </w:r>
      <w:r w:rsidRPr="003C3342">
        <w:t xml:space="preserve"> we explore whether </w:t>
      </w:r>
      <w:r w:rsidR="007616B9">
        <w:t xml:space="preserve">three trade-offs are observed and whether </w:t>
      </w:r>
      <w:r w:rsidRPr="003C3342">
        <w:t>the</w:t>
      </w:r>
      <w:r w:rsidR="007616B9">
        <w:t>se trade-offs predict how</w:t>
      </w:r>
      <w:r w:rsidRPr="003C3342">
        <w:t xml:space="preserve"> relative investment in different accessory cost pools shift</w:t>
      </w:r>
      <w:r w:rsidR="007616B9">
        <w:t>s across species.</w:t>
      </w:r>
    </w:p>
    <w:p w14:paraId="5CC92B7A" w14:textId="717B3982" w:rsidR="00AA3DEB" w:rsidRDefault="00AA3DEB" w:rsidP="003C3342">
      <w:pPr>
        <w:pStyle w:val="Heading2"/>
      </w:pPr>
      <w:r>
        <w:t>Count-cost and choosiness-</w:t>
      </w:r>
      <w:r w:rsidR="0094074D">
        <w:t xml:space="preserve">cost </w:t>
      </w:r>
      <w:r>
        <w:t>trade-offs observed</w:t>
      </w:r>
    </w:p>
    <w:p w14:paraId="51390005" w14:textId="425102E4"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r w:rsidR="007616B9">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7616B9">
        <w:fldChar w:fldCharType="separate"/>
      </w:r>
      <w:r w:rsidR="007616B9" w:rsidRPr="007616B9">
        <w:rPr>
          <w:rFonts w:cs="Times New Roman"/>
        </w:rPr>
        <w:t xml:space="preserve">(Smith &amp; Fretwell 1974; Moles </w:t>
      </w:r>
      <w:r w:rsidR="007616B9" w:rsidRPr="007616B9">
        <w:rPr>
          <w:rFonts w:cs="Times New Roman"/>
          <w:i/>
          <w:iCs/>
        </w:rPr>
        <w:t>et al.</w:t>
      </w:r>
      <w:r w:rsidR="007616B9" w:rsidRPr="007616B9">
        <w:rPr>
          <w:rFonts w:cs="Times New Roman"/>
        </w:rPr>
        <w:t xml:space="preserve"> 2004; Sadras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8"/>
      <w:r w:rsidR="0014546F">
        <w:t>(###refs)</w:t>
      </w:r>
      <w:commentRangeEnd w:id="8"/>
      <w:r w:rsidR="00773F65">
        <w:rPr>
          <w:rStyle w:val="CommentReference"/>
        </w:rPr>
        <w:commentReference w:id="8"/>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together demonstrate that large-seeded species are those species with high </w:t>
      </w:r>
      <w:r w:rsidR="004E2575">
        <w:t xml:space="preserve">overall per seed </w:t>
      </w:r>
      <w:r w:rsidR="008E4F7F">
        <w:lastRenderedPageBreak/>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181612" w:rsidRPr="00181612">
        <w:rPr>
          <w:rFonts w:cs="Times New Roman"/>
        </w:rPr>
        <w:t>(Smith &amp; Fretwell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26B4D6FE"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r w:rsidR="007616B9">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are strongly borne out by the data</w:t>
      </w:r>
      <w:r w:rsidR="00EF7ED8">
        <w:t>, while the third is weaker</w:t>
      </w:r>
      <w:r w:rsidR="007C209F">
        <w:t xml:space="preserve">. </w:t>
      </w:r>
      <w:r w:rsidR="00DB0EBC">
        <w:t xml:space="preserve">First, </w:t>
      </w:r>
      <w:r w:rsidR="00F13D56">
        <w:t xml:space="preserve">since large-seeded species have lower seedset – and </w:t>
      </w:r>
      <w:r w:rsidR="00F13D56">
        <w:lastRenderedPageBreak/>
        <w:t xml:space="preserve">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043A0C77"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r w:rsidR="0088543F">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88543F">
        <w:rPr>
          <w:rFonts w:ascii="Cambria Math" w:hAnsi="Cambria Math" w:cs="Cambria Math"/>
          <w:color w:val="000000" w:themeColor="text1"/>
        </w:rPr>
        <w:instrText>‐</w:instrText>
      </w:r>
      <w:r w:rsidR="0088543F">
        <w:rPr>
          <w:color w:val="000000" w:themeColor="text1"/>
        </w:rPr>
        <w:instrText>form hypothesis, which suggests that large seeds and biotic dispersal evolved as coadapted traits along with evolution of large plant life</w:instrText>
      </w:r>
      <w:r w:rsidR="0088543F">
        <w:rPr>
          <w:rFonts w:ascii="Cambria Math" w:hAnsi="Cambria Math" w:cs="Cambria Math"/>
          <w:color w:val="000000" w:themeColor="text1"/>
        </w:rPr>
        <w:instrText>‐</w:instrText>
      </w:r>
      <w:r w:rsidR="0088543F">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88543F">
        <w:rPr>
          <w:rFonts w:ascii="Cambria Math" w:hAnsi="Cambria Math" w:cs="Cambria Math"/>
          <w:color w:val="000000" w:themeColor="text1"/>
        </w:rPr>
        <w:instrText>‐</w:instrText>
      </w:r>
      <w:r w:rsidR="0088543F">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37EE61B8" w:rsidR="0088543F" w:rsidRDefault="0088543F" w:rsidP="00931AFE">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proportion of reproductive energy invested in accessory </w:t>
      </w:r>
      <w:r w:rsidRPr="009972A0">
        <w:lastRenderedPageBreak/>
        <w:t>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r w:rsidR="0094074D">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4074D">
        <w:rPr>
          <w:rFonts w:ascii="Cambria Math" w:hAnsi="Cambria Math" w:cs="Cambria Math"/>
        </w:rPr>
        <w:instrText>⬚</w:instrText>
      </w:r>
      <w:r w:rsidR="0094074D">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931AFE">
        <w:rPr>
          <w:rFonts w:cs="Times New Roman"/>
        </w:rPr>
        <w:fldChar w:fldCharType="separate"/>
      </w:r>
      <w:r w:rsidR="0094074D" w:rsidRPr="0094074D">
        <w:rPr>
          <w:rFonts w:cs="Times New Roman"/>
        </w:rPr>
        <w:t xml:space="preserve">(Henery &amp; Westoby 2001; Moles, Warton &amp; Westoby 2003; Lord &amp; Westoby 2006; Chen </w:t>
      </w:r>
      <w:r w:rsidR="0094074D" w:rsidRPr="0094074D">
        <w:rPr>
          <w:rFonts w:cs="Times New Roman"/>
          <w:i/>
          <w:iCs/>
        </w:rPr>
        <w:t>et al.</w:t>
      </w:r>
      <w:r w:rsidR="0094074D" w:rsidRPr="0094074D">
        <w:rPr>
          <w:rFonts w:cs="Times New Roman"/>
        </w:rPr>
        <w:t xml:space="preserve"> 2010; Lord &amp; Westoby 2012)</w:t>
      </w:r>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Mironchenko &amp; Kozłowski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t>Shifts in accessory costs with plant size and age</w:t>
      </w:r>
    </w:p>
    <w:p w14:paraId="54FBFF62" w14:textId="34DB02E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181612" w:rsidRPr="00181612">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181612" w:rsidRPr="00181612">
        <w:rPr>
          <w:rFonts w:cs="Times New Roman"/>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 xml:space="preserve">but we had not anticipated a flat relationship for </w:t>
      </w:r>
      <w:r w:rsidR="000C685B" w:rsidRPr="003C3342">
        <w:lastRenderedPageBreak/>
        <w:t>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326848F"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181612" w:rsidRPr="00181612">
        <w:rPr>
          <w:rFonts w:cs="Times New Roman"/>
        </w:rPr>
        <w:t xml:space="preserve">(Fisher </w:t>
      </w:r>
      <w:r w:rsidR="00181612" w:rsidRPr="00181612">
        <w:rPr>
          <w:rFonts w:cs="Times New Roman"/>
          <w:i/>
          <w:iCs/>
        </w:rPr>
        <w:t>et al.</w:t>
      </w:r>
      <w:r w:rsidR="00181612" w:rsidRPr="00181612">
        <w:rPr>
          <w:rFonts w:cs="Times New Roman"/>
        </w:rPr>
        <w:t xml:space="preserve"> 2010; Falster </w:t>
      </w:r>
      <w:r w:rsidR="00181612" w:rsidRPr="00181612">
        <w:rPr>
          <w:rFonts w:cs="Times New Roman"/>
          <w:i/>
          <w:iCs/>
        </w:rPr>
        <w:t>et al.</w:t>
      </w:r>
      <w:r w:rsidR="00181612" w:rsidRPr="00181612">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181612" w:rsidRPr="00181612">
        <w:rPr>
          <w:rFonts w:cs="Times New Roman"/>
        </w:rPr>
        <w:t xml:space="preserve">(Garcia &amp; Ehrlen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6C63FA14"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412E4D99" w:rsidR="00E76AB7" w:rsidRPr="003C3342" w:rsidRDefault="00BF1046" w:rsidP="00D46295">
      <w:r>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lastRenderedPageBreak/>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34995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9"/>
      <w:r w:rsidRPr="003C3342">
        <w:t xml:space="preserve"> </w:t>
      </w:r>
      <w:r w:rsidR="004716BC" w:rsidRPr="003C3342">
        <w:t xml:space="preserve">initiated buds is well-predicted by plant size (for most species) </w:t>
      </w:r>
      <w:commentRangeEnd w:id="9"/>
      <w:r w:rsidR="00987FE7">
        <w:rPr>
          <w:rStyle w:val="CommentReference"/>
        </w:rPr>
        <w:commentReference w:id="9"/>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524161">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524161">
        <w:rPr>
          <w:rFonts w:ascii="Cambria Math" w:hAnsi="Cambria Math" w:cs="Cambria Math"/>
        </w:rPr>
        <w:instrText>‐</w:instrText>
      </w:r>
      <w:r w:rsidR="00524161">
        <w:instrText>annual schedules consisting of either high or low reproduction years. Seed production was weakly more variable among wind</w:instrText>
      </w:r>
      <w:r w:rsidR="00524161">
        <w:rPr>
          <w:rFonts w:ascii="Cambria Math" w:hAnsi="Cambria Math" w:cs="Cambria Math"/>
        </w:rPr>
        <w:instrText>‐</w:instrText>
      </w:r>
      <w:r w:rsidR="00524161">
        <w:instrText>pollinated taxa than animal</w:instrText>
      </w:r>
      <w:r w:rsidR="00524161">
        <w:rPr>
          <w:rFonts w:ascii="Cambria Math" w:hAnsi="Cambria Math" w:cs="Cambria Math"/>
        </w:rPr>
        <w:instrText>‐</w:instrText>
      </w:r>
      <w:r w:rsidR="00524161">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524161">
        <w:rPr>
          <w:rFonts w:ascii="Cambria Math" w:hAnsi="Cambria Math" w:cs="Cambria Math"/>
        </w:rPr>
        <w:instrText>‐</w:instrText>
      </w:r>
      <w:r w:rsidR="00524161">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7E6B62C0" w14:textId="7C5023F8"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181612" w:rsidRPr="00181612">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fldChar w:fldCharType="begin"/>
      </w:r>
      <w:r w:rsidR="00B03C0E">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B03C0E">
        <w:fldChar w:fldCharType="separate"/>
      </w:r>
      <w:r w:rsidR="00B03C0E" w:rsidRPr="00181612">
        <w:rPr>
          <w:rFonts w:cs="Times New Roman"/>
        </w:rPr>
        <w:t>(Pyke 1983; Pyke, O’Connor &amp; Recher 1993; Lloyd, Ayre &amp; Whelan 2002)</w:t>
      </w:r>
      <w:r w:rsidR="00B03C0E">
        <w:fldChar w:fldCharType="end"/>
      </w:r>
      <w:r w:rsidR="00B03C0E">
        <w:t>.</w:t>
      </w:r>
    </w:p>
    <w:p w14:paraId="3423116E" w14:textId="15C5F826" w:rsidR="00E573B8" w:rsidRDefault="006A57AA" w:rsidP="007444C4">
      <w:r w:rsidRPr="003C3342">
        <w:t xml:space="preserve">These seemingly large energy expenditures, segue to our next consideration: </w:t>
      </w:r>
      <w:r w:rsidR="001E1144" w:rsidRPr="003C3342">
        <w:t>I</w:t>
      </w:r>
      <w:r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Reekie &amp; Bazzaz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r w:rsidR="00181612">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181612">
        <w:fldChar w:fldCharType="separate"/>
      </w:r>
      <w:r w:rsidR="00181612" w:rsidRPr="00181612">
        <w:rPr>
          <w:rFonts w:cs="Times New Roman"/>
        </w:rPr>
        <w:t>(Cohen 1976; Reekie &amp; Bazzaz 1987a; Wesselingh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1C1CAB61" w:rsidR="008A6743" w:rsidRPr="008A6743" w:rsidRDefault="008A6743" w:rsidP="008A6743">
      <w:pPr>
        <w:rPr>
          <w:color w:val="000000" w:themeColor="text1"/>
        </w:rPr>
      </w:pPr>
      <w:r w:rsidRPr="008A6743">
        <w:rPr>
          <w:color w:val="000000" w:themeColor="text1"/>
        </w:rPr>
        <w:lastRenderedPageBreak/>
        <w:t xml:space="preserve">Not addressed by this dataset, are other known factors that undoubtedly also contribute to low seedset in this system, including pollen-limitation </w:t>
      </w:r>
      <w:r w:rsidRPr="008A6743">
        <w:rPr>
          <w:color w:val="000000" w:themeColor="text1"/>
        </w:rPr>
        <w:fldChar w:fldCharType="begin"/>
      </w:r>
      <w:r w:rsidR="00524161">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00524161">
        <w:rPr>
          <w:rFonts w:ascii="Cambria Math" w:hAnsi="Cambria Math" w:cs="Cambria Math"/>
          <w:color w:val="000000" w:themeColor="text1"/>
        </w:rPr>
        <w:instrText>‐</w:instrText>
      </w:r>
      <w:r w:rsidR="00524161">
        <w:rPr>
          <w:color w:val="000000" w:themeColor="text1"/>
        </w:rPr>
        <w:instrText>Westoby model revisited.","container-title":"The American Naturalist","page":"400-404","volume":"171","issue":"3","source":"JSTOR","abstract":"Abstract: The Haig</w:instrText>
      </w:r>
      <w:r w:rsidR="00524161">
        <w:rPr>
          <w:rFonts w:ascii="Cambria Math" w:hAnsi="Cambria Math" w:cs="Cambria Math"/>
          <w:color w:val="000000" w:themeColor="text1"/>
        </w:rPr>
        <w:instrText>‐</w:instrText>
      </w:r>
      <w:r w:rsidR="00524161">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24161">
        <w:rPr>
          <w:rFonts w:ascii="Cambria Math" w:hAnsi="Cambria Math" w:cs="Cambria Math"/>
          <w:color w:val="000000" w:themeColor="text1"/>
        </w:rPr>
        <w:instrText>‐</w:instrText>
      </w:r>
      <w:r w:rsidR="00524161">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24161">
        <w:rPr>
          <w:rFonts w:ascii="Cambria Math" w:hAnsi="Cambria Math" w:cs="Cambria Math"/>
          <w:color w:val="000000" w:themeColor="text1"/>
        </w:rPr>
        <w:instrText>‐</w:instrText>
      </w:r>
      <w:r w:rsidR="00524161">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24161">
        <w:rPr>
          <w:rFonts w:ascii="Cambria Math" w:hAnsi="Cambria Math" w:cs="Cambria Math"/>
          <w:color w:val="000000" w:themeColor="text1"/>
        </w:rPr>
        <w:instrText>‐</w:instrText>
      </w:r>
      <w:r w:rsidR="00524161">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181612"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00524161">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00524161">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181612" w:rsidRPr="00181612">
        <w:rPr>
          <w:rFonts w:cs="Times New Roman"/>
        </w:rPr>
        <w:t xml:space="preserve">(Mock &amp; Forbes 1995; Burd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052CE3F2"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lastRenderedPageBreak/>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1B6F64F6"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w:t>
      </w:r>
      <w:r w:rsidR="00306C16">
        <w:t xml:space="preserve">reproductive tissue </w:t>
      </w:r>
      <w:r w:rsidR="00606711">
        <w:t xml:space="preserve">pools </w:t>
      </w:r>
      <w:r w:rsidRPr="003C3342">
        <w:t xml:space="preserve">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p>
    <w:p w14:paraId="325B5F28" w14:textId="645CCF59" w:rsidR="004F6B2C" w:rsidRDefault="004F6B2C" w:rsidP="000C4B85">
      <w:pPr>
        <w:pStyle w:val="Heading1"/>
      </w:pPr>
      <w:r w:rsidRPr="003C3342">
        <w:rPr>
          <w:rFonts w:cs="Times New Roman"/>
        </w:rPr>
        <w:t>References</w:t>
      </w:r>
    </w:p>
    <w:p w14:paraId="46DB23ED" w14:textId="77777777" w:rsidR="0094074D" w:rsidRDefault="000C4B85" w:rsidP="0094074D">
      <w:pPr>
        <w:pStyle w:val="Bibliography"/>
      </w:pPr>
      <w:r>
        <w:fldChar w:fldCharType="begin"/>
      </w:r>
      <w:r>
        <w:instrText xml:space="preserve"> ADDIN ZOTERO_BIBL {"custom":[]} CSL_BIBLIOGRAPHY </w:instrText>
      </w:r>
      <w:r>
        <w:fldChar w:fldCharType="separate"/>
      </w:r>
      <w:r w:rsidR="0094074D">
        <w:t xml:space="preserve">Ashman, T. (1994) Reproductive allocation in hermaphrodite and female plants of </w:t>
      </w:r>
      <w:r w:rsidR="0094074D">
        <w:rPr>
          <w:i/>
          <w:iCs/>
        </w:rPr>
        <w:t>Sidalcea oregana</w:t>
      </w:r>
      <w:r w:rsidR="0094074D">
        <w:t xml:space="preserve"> ssp </w:t>
      </w:r>
      <w:r w:rsidR="0094074D">
        <w:rPr>
          <w:i/>
          <w:iCs/>
        </w:rPr>
        <w:t>spicata</w:t>
      </w:r>
      <w:r w:rsidR="0094074D">
        <w:t xml:space="preserve"> (Malvaceae) using 4 currencies. </w:t>
      </w:r>
      <w:r w:rsidR="0094074D">
        <w:rPr>
          <w:i/>
          <w:iCs/>
        </w:rPr>
        <w:t>American Journal of Botany</w:t>
      </w:r>
      <w:r w:rsidR="0094074D">
        <w:t xml:space="preserve">, </w:t>
      </w:r>
      <w:r w:rsidR="0094074D">
        <w:rPr>
          <w:b/>
          <w:bCs/>
        </w:rPr>
        <w:t>81</w:t>
      </w:r>
      <w:r w:rsidR="0094074D">
        <w:t>, 433–438.</w:t>
      </w:r>
    </w:p>
    <w:p w14:paraId="5FFE06B3" w14:textId="77777777" w:rsidR="0094074D" w:rsidRDefault="0094074D" w:rsidP="0094074D">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F53E56F" w14:textId="77777777" w:rsidR="0094074D" w:rsidRDefault="0094074D" w:rsidP="0094074D">
      <w:pPr>
        <w:pStyle w:val="Bibliography"/>
      </w:pPr>
      <w:r>
        <w:lastRenderedPageBreak/>
        <w:t xml:space="preserve">Bazzaz, F.A., Ackerly, D.D. &amp; Reekie, E.G. (2000) Reproductive allocation in plants. </w:t>
      </w:r>
      <w:r>
        <w:rPr>
          <w:i/>
          <w:iCs/>
        </w:rPr>
        <w:t>Seeds: the ecology of regeneration in plant communities</w:t>
      </w:r>
      <w:r>
        <w:t>, 2nd ed (ed M. Fenner), pp. 1–30. CABI, Oxford.</w:t>
      </w:r>
    </w:p>
    <w:p w14:paraId="40959616" w14:textId="77777777" w:rsidR="0094074D" w:rsidRDefault="0094074D" w:rsidP="0094074D">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45AB9DC3" w14:textId="77777777" w:rsidR="0094074D" w:rsidRDefault="0094074D" w:rsidP="0094074D">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63D01E86" w14:textId="77777777" w:rsidR="0094074D" w:rsidRDefault="0094074D" w:rsidP="0094074D">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422FEEF8" w14:textId="77777777" w:rsidR="0094074D" w:rsidRDefault="0094074D" w:rsidP="0094074D">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43EF7656" w14:textId="77777777" w:rsidR="0094074D" w:rsidRDefault="0094074D" w:rsidP="0094074D">
      <w:pPr>
        <w:pStyle w:val="Bibliography"/>
      </w:pPr>
      <w:r>
        <w:t xml:space="preserve">Burd, M. (2016) Pollen Limitation Is Common-Should It Be? </w:t>
      </w:r>
      <w:r>
        <w:rPr>
          <w:i/>
          <w:iCs/>
        </w:rPr>
        <w:t>The American Naturalist</w:t>
      </w:r>
      <w:r>
        <w:t xml:space="preserve">, </w:t>
      </w:r>
      <w:r>
        <w:rPr>
          <w:b/>
          <w:bCs/>
        </w:rPr>
        <w:t>187</w:t>
      </w:r>
      <w:r>
        <w:t>, 388–396.</w:t>
      </w:r>
    </w:p>
    <w:p w14:paraId="549B9DB4" w14:textId="77777777" w:rsidR="0094074D" w:rsidRDefault="0094074D" w:rsidP="0094074D">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70FDE1C6" w14:textId="77777777" w:rsidR="0094074D" w:rsidRDefault="0094074D" w:rsidP="0094074D">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56CB4B89" w14:textId="77777777" w:rsidR="0094074D" w:rsidRDefault="0094074D" w:rsidP="0094074D">
      <w:pPr>
        <w:pStyle w:val="Bibliography"/>
      </w:pPr>
      <w:r>
        <w:t xml:space="preserve">Cohen, D. (1976) The optimal timing of reproduction. </w:t>
      </w:r>
      <w:r>
        <w:rPr>
          <w:i/>
          <w:iCs/>
        </w:rPr>
        <w:t>The American Naturalist</w:t>
      </w:r>
      <w:r>
        <w:t xml:space="preserve">, </w:t>
      </w:r>
      <w:r>
        <w:rPr>
          <w:b/>
          <w:bCs/>
        </w:rPr>
        <w:t>110</w:t>
      </w:r>
      <w:r>
        <w:t>, 801.</w:t>
      </w:r>
    </w:p>
    <w:p w14:paraId="501DA21B" w14:textId="77777777" w:rsidR="0094074D" w:rsidRDefault="0094074D" w:rsidP="0094074D">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1BE0CFC2" w14:textId="77777777" w:rsidR="0094074D" w:rsidRDefault="0094074D" w:rsidP="0094074D">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1A8F192D" w14:textId="77777777" w:rsidR="0094074D" w:rsidRDefault="0094074D" w:rsidP="0094074D">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7EC582B3" w14:textId="77777777" w:rsidR="0094074D" w:rsidRDefault="0094074D" w:rsidP="0094074D">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7A34056F" w14:textId="77777777" w:rsidR="0094074D" w:rsidRDefault="0094074D" w:rsidP="0094074D">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38C16FA2" w14:textId="77777777" w:rsidR="0094074D" w:rsidRDefault="0094074D" w:rsidP="0094074D">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6FE45A83" w14:textId="77777777" w:rsidR="0094074D" w:rsidRDefault="0094074D" w:rsidP="0094074D">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26714A6E" w14:textId="77777777" w:rsidR="0094074D" w:rsidRDefault="0094074D" w:rsidP="0094074D">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634114BB" w14:textId="77777777" w:rsidR="0094074D" w:rsidRDefault="0094074D" w:rsidP="0094074D">
      <w:pPr>
        <w:pStyle w:val="Bibliography"/>
      </w:pPr>
      <w:r>
        <w:lastRenderedPageBreak/>
        <w:t xml:space="preserve">Haig, D. &amp; Westoby, M. (1988) On limits to seed production. </w:t>
      </w:r>
      <w:r>
        <w:rPr>
          <w:i/>
          <w:iCs/>
        </w:rPr>
        <w:t>American Naturalist</w:t>
      </w:r>
      <w:r>
        <w:t xml:space="preserve">, </w:t>
      </w:r>
      <w:r>
        <w:rPr>
          <w:b/>
          <w:bCs/>
        </w:rPr>
        <w:t>131</w:t>
      </w:r>
      <w:r>
        <w:t>, 757–759.</w:t>
      </w:r>
    </w:p>
    <w:p w14:paraId="52C541AB" w14:textId="77777777" w:rsidR="0094074D" w:rsidRDefault="0094074D" w:rsidP="0094074D">
      <w:pPr>
        <w:pStyle w:val="Bibliography"/>
      </w:pPr>
      <w:r>
        <w:t xml:space="preserve">Harder, L.D. &amp; Barrett, S.C.H. (2006) </w:t>
      </w:r>
      <w:r>
        <w:rPr>
          <w:i/>
          <w:iCs/>
        </w:rPr>
        <w:t>Ecology and Evolution of Flowers</w:t>
      </w:r>
      <w:r>
        <w:t>. Oxford University Press.</w:t>
      </w:r>
    </w:p>
    <w:p w14:paraId="747520FF" w14:textId="77777777" w:rsidR="0094074D" w:rsidRDefault="0094074D" w:rsidP="0094074D">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4C7FDBB5" w14:textId="77777777" w:rsidR="0094074D" w:rsidRDefault="0094074D" w:rsidP="0094074D">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601C9F5F" w14:textId="77777777" w:rsidR="0094074D" w:rsidRDefault="0094074D" w:rsidP="0094074D">
      <w:pPr>
        <w:pStyle w:val="Bibliography"/>
      </w:pPr>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451AD993" w14:textId="77777777" w:rsidR="0094074D" w:rsidRDefault="0094074D" w:rsidP="0094074D">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3219C2FB" w14:textId="77777777" w:rsidR="0094074D" w:rsidRDefault="0094074D" w:rsidP="0094074D">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2159E436" w14:textId="77777777" w:rsidR="0094074D" w:rsidRDefault="0094074D" w:rsidP="0094074D">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094BAF8" w14:textId="77777777" w:rsidR="0094074D" w:rsidRDefault="0094074D" w:rsidP="0094074D">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34D57D48" w14:textId="77777777" w:rsidR="0094074D" w:rsidRDefault="0094074D" w:rsidP="0094074D">
      <w:pPr>
        <w:pStyle w:val="Bibliography"/>
      </w:pPr>
      <w:r>
        <w:t xml:space="preserve">Kelly, D. (1994) The evolutionary ecology of mast seeding. </w:t>
      </w:r>
      <w:r>
        <w:rPr>
          <w:i/>
          <w:iCs/>
        </w:rPr>
        <w:t>Trends in Ecology &amp; Evolution</w:t>
      </w:r>
      <w:r>
        <w:t xml:space="preserve">, </w:t>
      </w:r>
      <w:r>
        <w:rPr>
          <w:b/>
          <w:bCs/>
        </w:rPr>
        <w:t>9</w:t>
      </w:r>
      <w:r>
        <w:t>, 465–470.</w:t>
      </w:r>
    </w:p>
    <w:p w14:paraId="7D340E0A" w14:textId="77777777" w:rsidR="0094074D" w:rsidRDefault="0094074D" w:rsidP="0094074D">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510BA27F" w14:textId="77777777" w:rsidR="0094074D" w:rsidRDefault="0094074D" w:rsidP="0094074D">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4665CE8F" w14:textId="77777777" w:rsidR="0094074D" w:rsidRDefault="0094074D" w:rsidP="0094074D">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AB2176B" w14:textId="77777777" w:rsidR="0094074D" w:rsidRDefault="0094074D" w:rsidP="0094074D">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2D394B0C" w14:textId="77777777" w:rsidR="0094074D" w:rsidRDefault="0094074D" w:rsidP="0094074D">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0A00E9C6" w14:textId="77777777" w:rsidR="0094074D" w:rsidRDefault="0094074D" w:rsidP="0094074D">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6014FF4F" w14:textId="77777777" w:rsidR="0094074D" w:rsidRDefault="0094074D" w:rsidP="0094074D">
      <w:pPr>
        <w:pStyle w:val="Bibliography"/>
      </w:pPr>
      <w:r>
        <w:lastRenderedPageBreak/>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20936440" w14:textId="77777777" w:rsidR="0094074D" w:rsidRDefault="0094074D" w:rsidP="0094074D">
      <w:pPr>
        <w:pStyle w:val="Bibliography"/>
      </w:pPr>
      <w:r>
        <w:t xml:space="preserve">Lord, J.M. &amp; Westoby, M. (2006) Accessory costs of seed production. </w:t>
      </w:r>
      <w:r>
        <w:rPr>
          <w:i/>
          <w:iCs/>
        </w:rPr>
        <w:t>Oecologia</w:t>
      </w:r>
      <w:r>
        <w:t xml:space="preserve">, </w:t>
      </w:r>
      <w:r>
        <w:rPr>
          <w:b/>
          <w:bCs/>
        </w:rPr>
        <w:t>150</w:t>
      </w:r>
      <w:r>
        <w:t>, 310–317.</w:t>
      </w:r>
    </w:p>
    <w:p w14:paraId="5179A9F7" w14:textId="77777777" w:rsidR="0094074D" w:rsidRDefault="0094074D" w:rsidP="0094074D">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437A43D8" w14:textId="77777777" w:rsidR="0094074D" w:rsidRDefault="0094074D" w:rsidP="0094074D">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44898A83" w14:textId="77777777" w:rsidR="0094074D" w:rsidRDefault="0094074D" w:rsidP="0094074D">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6B93A3A5" w14:textId="77777777" w:rsidR="0094074D" w:rsidRDefault="0094074D" w:rsidP="0094074D">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19F9EBE7" w14:textId="77777777" w:rsidR="0094074D" w:rsidRDefault="0094074D" w:rsidP="0094074D">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23DBB33E" w14:textId="77777777" w:rsidR="0094074D" w:rsidRDefault="0094074D" w:rsidP="0094074D">
      <w:pPr>
        <w:pStyle w:val="Bibliography"/>
      </w:pPr>
      <w:r>
        <w:t xml:space="preserve">Mock, D.W. &amp; Forbes, L.S. (1995) The evolution of parental optimism. </w:t>
      </w:r>
      <w:r>
        <w:rPr>
          <w:i/>
          <w:iCs/>
        </w:rPr>
        <w:t>Trends in Ecology &amp; Evolution</w:t>
      </w:r>
      <w:r>
        <w:t xml:space="preserve">, </w:t>
      </w:r>
      <w:r>
        <w:rPr>
          <w:b/>
          <w:bCs/>
        </w:rPr>
        <w:t>10</w:t>
      </w:r>
      <w:r>
        <w:t>, 130–134.</w:t>
      </w:r>
    </w:p>
    <w:p w14:paraId="3E781F73" w14:textId="77777777" w:rsidR="0094074D" w:rsidRDefault="0094074D" w:rsidP="0094074D">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215B5506" w14:textId="77777777" w:rsidR="0094074D" w:rsidRDefault="0094074D" w:rsidP="0094074D">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7D97D47" w14:textId="77777777" w:rsidR="0094074D" w:rsidRDefault="0094074D" w:rsidP="0094074D">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7DA7EC2C" w14:textId="77777777" w:rsidR="0094074D" w:rsidRDefault="0094074D" w:rsidP="0094074D">
      <w:pPr>
        <w:pStyle w:val="Bibliography"/>
      </w:pPr>
      <w:r>
        <w:t xml:space="preserve">Moles, A.T. &amp; Westoby, M. (2006) Seed size and plant strategy across the whole life cycle. </w:t>
      </w:r>
      <w:r>
        <w:rPr>
          <w:i/>
          <w:iCs/>
        </w:rPr>
        <w:t>Oikos</w:t>
      </w:r>
      <w:r>
        <w:t xml:space="preserve">, </w:t>
      </w:r>
      <w:r>
        <w:rPr>
          <w:b/>
          <w:bCs/>
        </w:rPr>
        <w:t>113</w:t>
      </w:r>
      <w:r>
        <w:t>, 91–105.</w:t>
      </w:r>
    </w:p>
    <w:p w14:paraId="2E1C5CF4" w14:textId="77777777" w:rsidR="0094074D" w:rsidRDefault="0094074D" w:rsidP="0094074D">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1126D7FB" w14:textId="77777777" w:rsidR="0094074D" w:rsidRDefault="0094074D" w:rsidP="0094074D">
      <w:pPr>
        <w:pStyle w:val="Bibliography"/>
      </w:pPr>
      <w:r>
        <w:t xml:space="preserve">NSW Office of the Environment. (2006) </w:t>
      </w:r>
      <w:r>
        <w:rPr>
          <w:i/>
          <w:iCs/>
        </w:rPr>
        <w:t>Ku-Ring-Gai Chase National Park Fire Management Strategy</w:t>
      </w:r>
      <w:r>
        <w:t>.</w:t>
      </w:r>
    </w:p>
    <w:p w14:paraId="1A387BC6" w14:textId="77777777" w:rsidR="0094074D" w:rsidRDefault="0094074D" w:rsidP="0094074D">
      <w:pPr>
        <w:pStyle w:val="Bibliography"/>
      </w:pPr>
      <w:r>
        <w:t xml:space="preserve">Obeso, J.R. (2002) The costs of reproduction in plants. </w:t>
      </w:r>
      <w:r>
        <w:rPr>
          <w:i/>
          <w:iCs/>
        </w:rPr>
        <w:t>New Phytologist</w:t>
      </w:r>
      <w:r>
        <w:t xml:space="preserve">, </w:t>
      </w:r>
      <w:r>
        <w:rPr>
          <w:b/>
          <w:bCs/>
        </w:rPr>
        <w:t>155</w:t>
      </w:r>
      <w:r>
        <w:t>, 321–348.</w:t>
      </w:r>
    </w:p>
    <w:p w14:paraId="03F10844" w14:textId="77777777" w:rsidR="0094074D" w:rsidRDefault="0094074D" w:rsidP="0094074D">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50D6C80F" w14:textId="77777777" w:rsidR="0094074D" w:rsidRDefault="0094074D" w:rsidP="0094074D">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AC5B97F" w14:textId="77777777" w:rsidR="0094074D" w:rsidRDefault="0094074D" w:rsidP="0094074D">
      <w:pPr>
        <w:pStyle w:val="Bibliography"/>
      </w:pPr>
      <w:r>
        <w:lastRenderedPageBreak/>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E6A1301" w14:textId="77777777" w:rsidR="0094074D" w:rsidRDefault="0094074D" w:rsidP="0094074D">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7667ED58" w14:textId="77777777" w:rsidR="0094074D" w:rsidRDefault="0094074D" w:rsidP="0094074D">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0C093D09" w14:textId="77777777" w:rsidR="0094074D" w:rsidRDefault="0094074D" w:rsidP="0094074D">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597743AE" w14:textId="77777777" w:rsidR="0094074D" w:rsidRDefault="0094074D" w:rsidP="0094074D">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4F6C5A01" w14:textId="77777777" w:rsidR="0094074D" w:rsidRDefault="0094074D" w:rsidP="0094074D">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AC5B281" w14:textId="77777777" w:rsidR="0094074D" w:rsidRDefault="0094074D" w:rsidP="0094074D">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5D5DC60B" w14:textId="77777777" w:rsidR="0094074D" w:rsidRDefault="0094074D" w:rsidP="0094074D">
      <w:pPr>
        <w:pStyle w:val="Bibliography"/>
      </w:pPr>
      <w:r>
        <w:t xml:space="preserve">Rosenheim, J.A., Schreiber, S.J. &amp; Williams, N.M. (2015) Does an “oversupply” of ovules cause pollen limitation? </w:t>
      </w:r>
      <w:r>
        <w:rPr>
          <w:i/>
          <w:iCs/>
        </w:rPr>
        <w:t>New Phytologist</w:t>
      </w:r>
      <w:r>
        <w:t>, n/a-n/a.</w:t>
      </w:r>
    </w:p>
    <w:p w14:paraId="71838343" w14:textId="77777777" w:rsidR="0094074D" w:rsidRDefault="0094074D" w:rsidP="0094074D">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5D4F976D" w14:textId="77777777" w:rsidR="0094074D" w:rsidRDefault="0094074D" w:rsidP="0094074D">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517114A0" w14:textId="77777777" w:rsidR="0094074D" w:rsidRDefault="0094074D" w:rsidP="0094074D">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7A312AC5" w14:textId="77777777" w:rsidR="0094074D" w:rsidRDefault="0094074D" w:rsidP="0094074D">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4B42AFF1" w14:textId="77777777" w:rsidR="0094074D" w:rsidRDefault="0094074D" w:rsidP="0094074D">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58648B70" w14:textId="77777777" w:rsidR="0094074D" w:rsidRDefault="0094074D" w:rsidP="0094074D">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24462E31" w14:textId="77777777" w:rsidR="0094074D" w:rsidRDefault="0094074D" w:rsidP="0094074D">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3366D3DC" w14:textId="77777777" w:rsidR="0094074D" w:rsidRDefault="0094074D" w:rsidP="0094074D">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0ADA7265" w14:textId="77777777" w:rsidR="0094074D" w:rsidRDefault="0094074D" w:rsidP="0094074D">
      <w:pPr>
        <w:pStyle w:val="Bibliography"/>
      </w:pPr>
      <w:r>
        <w:lastRenderedPageBreak/>
        <w:t xml:space="preserve">Smith, C.C. &amp; Fretwell, S.D. (1974) The Optimal Balance between Size and Number of Offspring. </w:t>
      </w:r>
      <w:r>
        <w:rPr>
          <w:i/>
          <w:iCs/>
        </w:rPr>
        <w:t>The American Naturalist</w:t>
      </w:r>
      <w:r>
        <w:t xml:space="preserve">, </w:t>
      </w:r>
      <w:r>
        <w:rPr>
          <w:b/>
          <w:bCs/>
        </w:rPr>
        <w:t>108</w:t>
      </w:r>
      <w:r>
        <w:t>, 499–506.</w:t>
      </w:r>
    </w:p>
    <w:p w14:paraId="79634D80" w14:textId="77777777" w:rsidR="0094074D" w:rsidRDefault="0094074D" w:rsidP="0094074D">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71A12C45" w14:textId="77777777" w:rsidR="0094074D" w:rsidRDefault="0094074D" w:rsidP="0094074D">
      <w:pPr>
        <w:pStyle w:val="Bibliography"/>
      </w:pPr>
      <w:r>
        <w:t xml:space="preserve">Sutherland, S. (1986) Patterns of fruit-set: what controls fruit-flower ratios in plants? </w:t>
      </w:r>
      <w:r>
        <w:rPr>
          <w:i/>
          <w:iCs/>
        </w:rPr>
        <w:t>Evolution</w:t>
      </w:r>
      <w:r>
        <w:t xml:space="preserve">, </w:t>
      </w:r>
      <w:r>
        <w:rPr>
          <w:b/>
          <w:bCs/>
        </w:rPr>
        <w:t>40</w:t>
      </w:r>
      <w:r>
        <w:t>, 117–128.</w:t>
      </w:r>
    </w:p>
    <w:p w14:paraId="4F2C4E2C" w14:textId="77777777" w:rsidR="0094074D" w:rsidRDefault="0094074D" w:rsidP="0094074D">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71BFD89B" w14:textId="77777777" w:rsidR="0094074D" w:rsidRDefault="0094074D" w:rsidP="0094074D">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67E59E5A" w14:textId="77777777" w:rsidR="0094074D" w:rsidRDefault="0094074D" w:rsidP="0094074D">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EF8E033" w14:textId="77777777" w:rsidR="0094074D" w:rsidRDefault="0094074D" w:rsidP="0094074D">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5CBDE7E1" w14:textId="77777777" w:rsidR="0094074D" w:rsidRDefault="0094074D" w:rsidP="0094074D">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7C759D8B" w14:textId="77777777" w:rsidR="0094074D" w:rsidRDefault="0094074D" w:rsidP="0094074D">
      <w:pPr>
        <w:pStyle w:val="Bibliography"/>
      </w:pPr>
      <w:r>
        <w:t xml:space="preserve">Willson, M.F. &amp; Burley, N. (1983) </w:t>
      </w:r>
      <w:r>
        <w:rPr>
          <w:i/>
          <w:iCs/>
        </w:rPr>
        <w:t>Mate Choice in Plants: Tactics, Mechanisms, and Consequences</w:t>
      </w:r>
      <w:r>
        <w:t>. Princeton University Press.</w:t>
      </w:r>
    </w:p>
    <w:p w14:paraId="4729D289" w14:textId="77777777" w:rsidR="0094074D" w:rsidRDefault="0094074D" w:rsidP="0094074D">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D0917" w:rsidRDefault="00FD091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D0917" w:rsidRDefault="00FD091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D0917" w:rsidRDefault="00FD0917">
      <w:pPr>
        <w:pStyle w:val="CommentText"/>
      </w:pPr>
    </w:p>
  </w:comment>
  <w:comment w:id="1" w:author="Daniel Falster" w:date="2016-08-29T13:12:00Z" w:initials="DF">
    <w:p w14:paraId="2AAADB8C" w14:textId="570732B9" w:rsidR="00FD0917" w:rsidRDefault="00FD0917">
      <w:pPr>
        <w:pStyle w:val="CommentText"/>
      </w:pPr>
      <w:r>
        <w:rPr>
          <w:rStyle w:val="CommentReference"/>
        </w:rPr>
        <w:annotationRef/>
      </w:r>
      <w:r w:rsidRPr="003C3342">
        <w:t>http://www.journals.uchicago.edu/journals/an/instruct</w:t>
      </w:r>
    </w:p>
    <w:p w14:paraId="4A31C510" w14:textId="42B35B96" w:rsidR="00FD0917" w:rsidRDefault="00FD0917">
      <w:pPr>
        <w:pStyle w:val="CommentText"/>
      </w:pPr>
      <w:r w:rsidRPr="003C3342">
        <w:t>21 manuscript pages or fewer of text, not includin</w:t>
      </w:r>
      <w:r>
        <w:t>g the literature cited,</w:t>
      </w:r>
      <w:r w:rsidRPr="003C3342">
        <w:t xml:space="preserve"> no more than six tables and/or figures</w:t>
      </w:r>
    </w:p>
  </w:comment>
  <w:comment w:id="2" w:author="Dr Elizabeth Wenk " w:date="2016-12-01T15:23:00Z" w:initials="DEW">
    <w:p w14:paraId="5E007BC3" w14:textId="6BD3253D" w:rsidR="00262A45" w:rsidRDefault="00262A45">
      <w:pPr>
        <w:pStyle w:val="CommentText"/>
      </w:pPr>
      <w:r>
        <w:rPr>
          <w:rStyle w:val="CommentReference"/>
        </w:rPr>
        <w:annotationRef/>
      </w:r>
      <w:r>
        <w:t>Remove to shorten?</w:t>
      </w:r>
    </w:p>
  </w:comment>
  <w:comment w:id="3" w:author="Dr Elizabeth Wenk " w:date="2016-12-01T15:26:00Z" w:initials="DEW">
    <w:p w14:paraId="6923C1C5" w14:textId="3B7A7CEF" w:rsidR="00262A45" w:rsidRDefault="00262A45">
      <w:pPr>
        <w:pStyle w:val="CommentText"/>
      </w:pPr>
      <w:r>
        <w:rPr>
          <w:rStyle w:val="CommentReference"/>
        </w:rPr>
        <w:annotationRef/>
      </w:r>
      <w:r>
        <w:t>Remove to shorten?</w:t>
      </w:r>
    </w:p>
  </w:comment>
  <w:comment w:id="4" w:author="Mark Westoby" w:date="2016-12-13T15:21:00Z" w:initials="MW">
    <w:p w14:paraId="57EC7E45" w14:textId="77777777" w:rsidR="0015698B" w:rsidRDefault="0015698B" w:rsidP="0015698B">
      <w:pPr>
        <w:pStyle w:val="CommentText"/>
      </w:pPr>
      <w:r>
        <w:rPr>
          <w:rStyle w:val="CommentReference"/>
        </w:rPr>
        <w:annotationRef/>
      </w:r>
      <w:proofErr w:type="gramStart"/>
      <w:r>
        <w:t>this</w:t>
      </w:r>
      <w:proofErr w:type="gramEnd"/>
      <w:r>
        <w:t xml:space="preserve"> is 1b also? -- I think I'm getting </w:t>
      </w:r>
      <w:proofErr w:type="gramStart"/>
      <w:r>
        <w:t>lost .....</w:t>
      </w:r>
      <w:proofErr w:type="gramEnd"/>
      <w:r>
        <w:t xml:space="preserve"> </w:t>
      </w:r>
      <w:proofErr w:type="gramStart"/>
      <w:r>
        <w:t>don't</w:t>
      </w:r>
      <w:proofErr w:type="gramEnd"/>
      <w:r>
        <w:t xml:space="preserve"> graphs need to share a common x axis?</w:t>
      </w:r>
    </w:p>
  </w:comment>
  <w:comment w:id="6" w:author="Mark Westoby" w:date="2016-12-13T11:49:00Z" w:initials="MW">
    <w:p w14:paraId="247C0D4D" w14:textId="77777777" w:rsidR="0015698B" w:rsidRDefault="0015698B" w:rsidP="0015698B">
      <w:pPr>
        <w:pStyle w:val="CommentText"/>
      </w:pPr>
      <w:r>
        <w:rPr>
          <w:rStyle w:val="CommentReference"/>
        </w:rPr>
        <w:annotationRef/>
      </w:r>
      <w:proofErr w:type="gramStart"/>
      <w:r>
        <w:t>ensuing</w:t>
      </w:r>
      <w:proofErr w:type="gramEnd"/>
      <w:r>
        <w:t xml:space="preserve"> structure doesn't seem quite right. First of the two has a bold header but second doesn't. Then needs to be clear when you've finished with these two sub-trade-offs, and come back to treating them as a single spectrum </w:t>
      </w:r>
    </w:p>
  </w:comment>
  <w:comment w:id="7" w:author="Dr Elizabeth Wenk  [2]" w:date="2016-12-15T10:54:00Z" w:initials="DEW">
    <w:p w14:paraId="33436733" w14:textId="147DC8B4" w:rsidR="004F6B6D" w:rsidRDefault="004F6B6D">
      <w:pPr>
        <w:pStyle w:val="CommentText"/>
      </w:pPr>
      <w:r>
        <w:rPr>
          <w:rStyle w:val="CommentReference"/>
        </w:rPr>
        <w:annotationRef/>
      </w:r>
      <w:r>
        <w:t xml:space="preserve">Mark: </w:t>
      </w:r>
      <w:r>
        <w:t xml:space="preserve">surely not? -- </w:t>
      </w:r>
      <w:proofErr w:type="gramStart"/>
      <w:r>
        <w:t>if</w:t>
      </w:r>
      <w:proofErr w:type="gramEnd"/>
      <w:r>
        <w:t xml:space="preserve"> anything species with high per-ovule investment in pollen-attraction should experience less pollen limitation</w:t>
      </w:r>
    </w:p>
    <w:p w14:paraId="38894FC6" w14:textId="48687CF1" w:rsidR="004F6B6D" w:rsidRDefault="004F6B6D">
      <w:pPr>
        <w:pStyle w:val="CommentText"/>
      </w:pPr>
      <w:r>
        <w:t>Lizzy: I agree, this is the argument in the literature; probably just leave out?</w:t>
      </w:r>
    </w:p>
  </w:comment>
  <w:comment w:id="8" w:author="Dr Elizabeth Wenk " w:date="2016-12-01T15:41:00Z" w:initials="DEW">
    <w:p w14:paraId="4294D835" w14:textId="5E1BD3CE" w:rsidR="00773F65" w:rsidRDefault="00773F65">
      <w:pPr>
        <w:pStyle w:val="CommentText"/>
      </w:pPr>
      <w:r>
        <w:rPr>
          <w:rStyle w:val="CommentReference"/>
        </w:rPr>
        <w:annotationRef/>
      </w:r>
      <w:r>
        <w:t>Daniel, you indicated refs here, but I think this would be the same as the references for seed size-count.</w:t>
      </w:r>
    </w:p>
  </w:comment>
  <w:comment w:id="9" w:author="Dr Elizabeth Wenk " w:date="2016-12-01T15:59:00Z" w:initials="DEW">
    <w:p w14:paraId="1AC3A1B8" w14:textId="1F461C53" w:rsidR="00987FE7" w:rsidRDefault="00987FE7">
      <w:pPr>
        <w:pStyle w:val="CommentText"/>
      </w:pPr>
      <w:r>
        <w:rPr>
          <w:rStyle w:val="CommentReference"/>
        </w:rPr>
        <w:annotationRef/>
      </w:r>
      <w:r>
        <w:t xml:space="preserve">Should I include in </w:t>
      </w:r>
      <w:proofErr w:type="spellStart"/>
      <w:r>
        <w:t>Supp</w:t>
      </w:r>
      <w:proofErr w:type="spellEnd"/>
      <w:r>
        <w:t xml:space="preserve">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E007BC3" w15:done="0"/>
  <w15:commentEx w15:paraId="6923C1C5" w15:done="0"/>
  <w15:commentEx w15:paraId="57EC7E45" w15:done="0"/>
  <w15:commentEx w15:paraId="247C0D4D" w15:done="0"/>
  <w15:commentEx w15:paraId="38894FC6"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C017C" w14:textId="77777777" w:rsidR="008A2E49" w:rsidRDefault="008A2E49" w:rsidP="00991A62">
      <w:pPr>
        <w:spacing w:after="0" w:line="240" w:lineRule="auto"/>
      </w:pPr>
      <w:r>
        <w:separator/>
      </w:r>
    </w:p>
  </w:endnote>
  <w:endnote w:type="continuationSeparator" w:id="0">
    <w:p w14:paraId="123ED02B" w14:textId="77777777" w:rsidR="008A2E49" w:rsidRDefault="008A2E49"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D0917" w:rsidRDefault="00FD0917">
        <w:pPr>
          <w:pStyle w:val="Footer"/>
          <w:jc w:val="right"/>
        </w:pPr>
        <w:r>
          <w:fldChar w:fldCharType="begin"/>
        </w:r>
        <w:r>
          <w:instrText xml:space="preserve"> PAGE   \* MERGEFORMAT </w:instrText>
        </w:r>
        <w:r>
          <w:fldChar w:fldCharType="separate"/>
        </w:r>
        <w:r w:rsidR="0015698B">
          <w:rPr>
            <w:noProof/>
          </w:rPr>
          <w:t>10</w:t>
        </w:r>
        <w:r>
          <w:rPr>
            <w:noProof/>
          </w:rPr>
          <w:fldChar w:fldCharType="end"/>
        </w:r>
      </w:p>
    </w:sdtContent>
  </w:sdt>
  <w:p w14:paraId="2E4FBA35" w14:textId="77777777" w:rsidR="00FD0917" w:rsidRDefault="00FD0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89A9AA" w14:textId="77777777" w:rsidR="008A2E49" w:rsidRDefault="008A2E49" w:rsidP="00991A62">
      <w:pPr>
        <w:spacing w:after="0" w:line="240" w:lineRule="auto"/>
      </w:pPr>
      <w:r>
        <w:separator/>
      </w:r>
    </w:p>
  </w:footnote>
  <w:footnote w:type="continuationSeparator" w:id="0">
    <w:p w14:paraId="420E16CB" w14:textId="77777777" w:rsidR="008A2E49" w:rsidRDefault="008A2E49"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rson w15:author="Dr Elizabeth Wenk  [2]">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5B47"/>
    <w:rsid w:val="00155CC0"/>
    <w:rsid w:val="0015698B"/>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B59"/>
    <w:rsid w:val="0032137C"/>
    <w:rsid w:val="003222B1"/>
    <w:rsid w:val="003227F1"/>
    <w:rsid w:val="0032285F"/>
    <w:rsid w:val="00323156"/>
    <w:rsid w:val="003239B9"/>
    <w:rsid w:val="003270F1"/>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6C78"/>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D8CD3-CCC9-47CE-868A-5114C09B6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3</Pages>
  <Words>51287</Words>
  <Characters>292340</Characters>
  <Application>Microsoft Office Word</Application>
  <DocSecurity>0</DocSecurity>
  <Lines>2436</Lines>
  <Paragraphs>68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42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4</cp:revision>
  <cp:lastPrinted>2016-03-21T02:58:00Z</cp:lastPrinted>
  <dcterms:created xsi:type="dcterms:W3CDTF">2016-12-01T05:12:00Z</dcterms:created>
  <dcterms:modified xsi:type="dcterms:W3CDTF">2016-12-1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Nr9v6Af"/&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